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bookmarkStart w:id="0" w:name="_GoBack"/>
    <w:bookmarkEnd w:id="0"/>
    <w:p w14:paraId="6E447D8D" w14:textId="030AB073" w:rsidR="00E81978" w:rsidRPr="00244CDA" w:rsidRDefault="002027DE" w:rsidP="00EF71A9">
      <w:pPr>
        <w:pStyle w:val="Title"/>
        <w:ind w:right="990"/>
      </w:pPr>
      <w:sdt>
        <w:sdtPr>
          <w:alias w:val="Title:"/>
          <w:tag w:val="Title:"/>
          <w:id w:val="726351117"/>
          <w:placeholder>
            <w:docPart w:val="D3BD5DE33E9A47B08EF27DF8F6861BD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0358F1">
            <w:t>Needs Assessment</w:t>
          </w:r>
        </w:sdtContent>
      </w:sdt>
    </w:p>
    <w:p w14:paraId="54917452" w14:textId="77777777" w:rsidR="00C64A38" w:rsidRDefault="00C64A38" w:rsidP="00387226">
      <w:pPr>
        <w:pStyle w:val="Title2"/>
        <w:jc w:val="left"/>
      </w:pPr>
      <w:r>
        <w:tab/>
      </w:r>
    </w:p>
    <w:p w14:paraId="6B284F6B" w14:textId="77777777" w:rsidR="00E81978" w:rsidRDefault="002027DE" w:rsidP="00C64A38">
      <w:pPr>
        <w:pStyle w:val="Title2"/>
        <w:ind w:left="2880"/>
        <w:jc w:val="left"/>
      </w:pPr>
      <w:sdt>
        <w:sdtPr>
          <w:alias w:val="Institutional Affiliation(s):"/>
          <w:tag w:val="Institutional Affiliation(s):"/>
          <w:id w:val="-1771543088"/>
          <w:placeholder>
            <w:docPart w:val="7F56B23060BE47FFBCA90144E8F89BCE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p w14:paraId="047BAFB7" w14:textId="77777777" w:rsidR="00E81978" w:rsidRDefault="00C64A38" w:rsidP="00387226">
      <w:pPr>
        <w:pStyle w:val="Title"/>
        <w:jc w:val="left"/>
      </w:pPr>
      <w:r>
        <w:tab/>
      </w:r>
      <w:r>
        <w:tab/>
      </w:r>
    </w:p>
    <w:sdt>
      <w:sdtPr>
        <w:alias w:val="Include any grant/funding information and a complete correspondence address:"/>
        <w:tag w:val="Include any grant/funding information and a complete correspondence address:"/>
        <w:id w:val="716785028"/>
        <w:placeholder>
          <w:docPart w:val="42E729BC0C5D463F875DA0FE6EB89EDD"/>
        </w:placeholder>
        <w:temporary/>
        <w:showingPlcHdr/>
        <w15:appearance w15:val="hidden"/>
        <w:text/>
      </w:sdtPr>
      <w:sdtEndPr/>
      <w:sdtContent>
        <w:p w14:paraId="1810AC11" w14:textId="77777777" w:rsidR="00E81978" w:rsidRDefault="005D3A03" w:rsidP="00C64A38">
          <w:pPr>
            <w:pStyle w:val="Title2"/>
            <w:ind w:firstLine="720"/>
            <w:jc w:val="left"/>
          </w:pPr>
          <w:r>
            <w:t>[Include any grant/funding information and a complete correspondence address.]</w:t>
          </w:r>
        </w:p>
      </w:sdtContent>
    </w:sdt>
    <w:p w14:paraId="52A5BE93" w14:textId="77777777" w:rsidR="009E018C" w:rsidRDefault="009E018C" w:rsidP="00387226">
      <w:pPr>
        <w:rPr>
          <w:rFonts w:ascii="Times New Roman" w:hAnsi="Times New Roman" w:cs="Times New Roman"/>
          <w:b/>
          <w:sz w:val="36"/>
          <w:szCs w:val="36"/>
        </w:rPr>
      </w:pPr>
    </w:p>
    <w:p w14:paraId="3B8CE24C" w14:textId="77777777" w:rsidR="009E018C" w:rsidRDefault="009E018C" w:rsidP="00387226">
      <w:pPr>
        <w:rPr>
          <w:rFonts w:ascii="Times New Roman" w:hAnsi="Times New Roman" w:cs="Times New Roman"/>
          <w:b/>
          <w:sz w:val="36"/>
          <w:szCs w:val="36"/>
        </w:rPr>
      </w:pPr>
    </w:p>
    <w:p w14:paraId="26D24FBC" w14:textId="77777777" w:rsidR="009E018C" w:rsidRDefault="009E018C" w:rsidP="00387226">
      <w:pPr>
        <w:rPr>
          <w:rFonts w:ascii="Times New Roman" w:hAnsi="Times New Roman" w:cs="Times New Roman"/>
          <w:b/>
          <w:sz w:val="36"/>
          <w:szCs w:val="36"/>
        </w:rPr>
      </w:pPr>
    </w:p>
    <w:p w14:paraId="6D4995C4" w14:textId="77777777" w:rsidR="009E018C" w:rsidRDefault="009E018C" w:rsidP="00387226">
      <w:pPr>
        <w:rPr>
          <w:rFonts w:ascii="Times New Roman" w:hAnsi="Times New Roman" w:cs="Times New Roman"/>
          <w:b/>
          <w:sz w:val="36"/>
          <w:szCs w:val="36"/>
        </w:rPr>
      </w:pPr>
    </w:p>
    <w:p w14:paraId="3B03826E" w14:textId="77777777" w:rsidR="009E018C" w:rsidRDefault="009E018C" w:rsidP="00387226">
      <w:pPr>
        <w:rPr>
          <w:rFonts w:ascii="Times New Roman" w:hAnsi="Times New Roman" w:cs="Times New Roman"/>
          <w:b/>
          <w:sz w:val="36"/>
          <w:szCs w:val="36"/>
        </w:rPr>
      </w:pPr>
    </w:p>
    <w:p w14:paraId="10AF841D" w14:textId="77777777" w:rsidR="009E018C" w:rsidRDefault="009E018C" w:rsidP="00387226">
      <w:pPr>
        <w:rPr>
          <w:rFonts w:ascii="Times New Roman" w:hAnsi="Times New Roman" w:cs="Times New Roman"/>
          <w:b/>
          <w:sz w:val="36"/>
          <w:szCs w:val="36"/>
        </w:rPr>
      </w:pPr>
    </w:p>
    <w:p w14:paraId="386C1152" w14:textId="77777777" w:rsidR="009E018C" w:rsidRDefault="009E018C" w:rsidP="00387226">
      <w:pPr>
        <w:rPr>
          <w:rFonts w:ascii="Times New Roman" w:hAnsi="Times New Roman" w:cs="Times New Roman"/>
          <w:b/>
          <w:sz w:val="36"/>
          <w:szCs w:val="36"/>
        </w:rPr>
      </w:pPr>
    </w:p>
    <w:p w14:paraId="24E146E4" w14:textId="77777777" w:rsidR="009E018C" w:rsidRPr="009E018C" w:rsidRDefault="009E018C" w:rsidP="00C64A38">
      <w:pPr>
        <w:pStyle w:val="Heading1"/>
      </w:pPr>
      <w:r w:rsidRPr="009E018C">
        <w:lastRenderedPageBreak/>
        <w:t>Pharmacist Needs Assessment Matrix</w:t>
      </w:r>
    </w:p>
    <w:p w14:paraId="716952F8" w14:textId="77777777" w:rsidR="009E018C" w:rsidRPr="00C91EBB" w:rsidRDefault="009E018C" w:rsidP="00387226">
      <w:pPr>
        <w:rPr>
          <w:rFonts w:ascii="Times New Roman" w:hAnsi="Times New Roman" w:cs="Times New Roman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715"/>
        <w:gridCol w:w="1740"/>
        <w:gridCol w:w="2021"/>
        <w:gridCol w:w="1834"/>
        <w:gridCol w:w="2040"/>
      </w:tblGrid>
      <w:tr w:rsidR="00244CDA" w:rsidRPr="00387226" w14:paraId="6DC4E82F" w14:textId="77777777" w:rsidTr="009E018C">
        <w:trPr>
          <w:trHeight w:val="773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70A0F27F" w14:textId="77777777" w:rsidR="009E018C" w:rsidRPr="00387226" w:rsidRDefault="009E018C" w:rsidP="00F017B7">
            <w:pPr>
              <w:ind w:hanging="23"/>
              <w:rPr>
                <w:rFonts w:cstheme="minorHAnsi"/>
                <w:b/>
              </w:rPr>
            </w:pPr>
            <w:r w:rsidRPr="00387226">
              <w:rPr>
                <w:rFonts w:cstheme="minorHAnsi"/>
                <w:b/>
              </w:rPr>
              <w:t>Department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6983DC75" w14:textId="77777777" w:rsidR="009E018C" w:rsidRPr="00387226" w:rsidRDefault="009E018C" w:rsidP="00F017B7">
            <w:pPr>
              <w:ind w:firstLine="15"/>
              <w:rPr>
                <w:rFonts w:cstheme="minorHAnsi"/>
                <w:b/>
              </w:rPr>
            </w:pPr>
            <w:r w:rsidRPr="00387226">
              <w:rPr>
                <w:rFonts w:cstheme="minorHAnsi"/>
                <w:b/>
              </w:rPr>
              <w:t>Required Functions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02AD6B1F" w14:textId="77777777" w:rsidR="009E018C" w:rsidRPr="00387226" w:rsidRDefault="009E018C" w:rsidP="00F017B7">
            <w:pPr>
              <w:ind w:firstLine="6"/>
              <w:rPr>
                <w:rFonts w:cstheme="minorHAnsi"/>
                <w:b/>
              </w:rPr>
            </w:pPr>
            <w:r w:rsidRPr="00387226">
              <w:rPr>
                <w:rFonts w:cstheme="minorHAnsi"/>
                <w:b/>
              </w:rPr>
              <w:t>Department or Employee Needs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51F325FB" w14:textId="77777777" w:rsidR="009E018C" w:rsidRPr="00387226" w:rsidRDefault="009E018C" w:rsidP="00F017B7">
            <w:pPr>
              <w:ind w:firstLine="0"/>
              <w:rPr>
                <w:rFonts w:cstheme="minorHAnsi"/>
                <w:b/>
              </w:rPr>
            </w:pPr>
            <w:r w:rsidRPr="00387226">
              <w:rPr>
                <w:rFonts w:cstheme="minorHAnsi"/>
                <w:b/>
              </w:rPr>
              <w:t>Jobs or Tasks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7804DDFB" w14:textId="77777777" w:rsidR="009E018C" w:rsidRPr="00387226" w:rsidRDefault="009E018C" w:rsidP="00244CDA">
            <w:pPr>
              <w:ind w:firstLine="0"/>
              <w:rPr>
                <w:rFonts w:cstheme="minorHAnsi"/>
                <w:b/>
              </w:rPr>
            </w:pPr>
            <w:r w:rsidRPr="00387226">
              <w:rPr>
                <w:rFonts w:cstheme="minorHAnsi"/>
                <w:b/>
              </w:rPr>
              <w:t xml:space="preserve">Current Training </w:t>
            </w:r>
          </w:p>
        </w:tc>
      </w:tr>
      <w:tr w:rsidR="00244CDA" w:rsidRPr="00387226" w14:paraId="04A6127B" w14:textId="77777777" w:rsidTr="009E018C">
        <w:trPr>
          <w:trHeight w:val="1943"/>
        </w:trPr>
        <w:tc>
          <w:tcPr>
            <w:tcW w:w="0" w:type="auto"/>
          </w:tcPr>
          <w:p w14:paraId="360C329C" w14:textId="77777777" w:rsidR="009E018C" w:rsidRPr="00387226" w:rsidRDefault="009E018C" w:rsidP="00BA399E">
            <w:pPr>
              <w:rPr>
                <w:rFonts w:cstheme="minorHAnsi"/>
              </w:rPr>
            </w:pPr>
          </w:p>
          <w:p w14:paraId="0CFE54EE" w14:textId="77777777" w:rsidR="009E018C" w:rsidRPr="00387226" w:rsidRDefault="00244CDA" w:rsidP="00BA399E">
            <w:pPr>
              <w:rPr>
                <w:rFonts w:cstheme="minorHAnsi"/>
              </w:rPr>
            </w:pPr>
            <w:r>
              <w:rPr>
                <w:rFonts w:cstheme="minorHAnsi"/>
              </w:rPr>
              <w:t xml:space="preserve"> </w:t>
            </w:r>
            <w:r w:rsidR="009E018C" w:rsidRPr="00387226">
              <w:rPr>
                <w:rFonts w:cstheme="minorHAnsi"/>
              </w:rPr>
              <w:t>Dispensary</w:t>
            </w:r>
          </w:p>
        </w:tc>
        <w:tc>
          <w:tcPr>
            <w:tcW w:w="0" w:type="auto"/>
          </w:tcPr>
          <w:p w14:paraId="140CE22A" w14:textId="77777777" w:rsidR="009E018C" w:rsidRPr="00387226" w:rsidRDefault="009E018C" w:rsidP="00BA399E">
            <w:pPr>
              <w:rPr>
                <w:rFonts w:cstheme="minorHAnsi"/>
              </w:rPr>
            </w:pPr>
          </w:p>
          <w:p w14:paraId="4D4D2579" w14:textId="77777777" w:rsidR="009E018C" w:rsidRPr="00F017B7" w:rsidRDefault="009E018C" w:rsidP="00F017B7">
            <w:pPr>
              <w:ind w:firstLine="0"/>
              <w:rPr>
                <w:rFonts w:cstheme="minorHAnsi"/>
              </w:rPr>
            </w:pPr>
            <w:r w:rsidRPr="00F017B7">
              <w:rPr>
                <w:rFonts w:cstheme="minorHAnsi"/>
              </w:rPr>
              <w:t>Understand prescriptions.</w:t>
            </w:r>
          </w:p>
          <w:p w14:paraId="23A35FFC" w14:textId="77777777" w:rsidR="00F017B7" w:rsidRDefault="00F017B7" w:rsidP="00F017B7">
            <w:pPr>
              <w:ind w:firstLine="0"/>
              <w:rPr>
                <w:rFonts w:cstheme="minorHAnsi"/>
              </w:rPr>
            </w:pPr>
          </w:p>
          <w:p w14:paraId="4DA615E5" w14:textId="77777777" w:rsidR="009E018C" w:rsidRPr="00F017B7" w:rsidRDefault="009E018C" w:rsidP="00F017B7">
            <w:pPr>
              <w:ind w:firstLine="0"/>
              <w:rPr>
                <w:rFonts w:cstheme="minorHAnsi"/>
              </w:rPr>
            </w:pPr>
            <w:r w:rsidRPr="00F017B7">
              <w:rPr>
                <w:rFonts w:cstheme="minorHAnsi"/>
              </w:rPr>
              <w:t>Prescribing alternative medicines.</w:t>
            </w:r>
          </w:p>
        </w:tc>
        <w:tc>
          <w:tcPr>
            <w:tcW w:w="0" w:type="auto"/>
          </w:tcPr>
          <w:p w14:paraId="77A2D9BD" w14:textId="77777777" w:rsidR="00F017B7" w:rsidRDefault="009E018C" w:rsidP="00244CDA">
            <w:pPr>
              <w:ind w:firstLine="0"/>
              <w:rPr>
                <w:rFonts w:cstheme="minorHAnsi"/>
              </w:rPr>
            </w:pPr>
            <w:r w:rsidRPr="00244CDA">
              <w:rPr>
                <w:rFonts w:cstheme="minorHAnsi"/>
              </w:rPr>
              <w:t>Providing customer care to build trust.</w:t>
            </w:r>
          </w:p>
          <w:p w14:paraId="3D8828E9" w14:textId="77777777" w:rsidR="00244CDA" w:rsidRPr="00244CDA" w:rsidRDefault="00244CDA" w:rsidP="00244CDA">
            <w:pPr>
              <w:ind w:firstLine="0"/>
              <w:rPr>
                <w:rFonts w:cstheme="minorHAnsi"/>
              </w:rPr>
            </w:pPr>
          </w:p>
          <w:p w14:paraId="2B965939" w14:textId="77777777" w:rsidR="009E018C" w:rsidRPr="00244CDA" w:rsidRDefault="009E018C" w:rsidP="00244CDA">
            <w:pPr>
              <w:ind w:firstLine="0"/>
              <w:rPr>
                <w:rFonts w:cstheme="minorHAnsi"/>
              </w:rPr>
            </w:pPr>
            <w:r w:rsidRPr="00244CDA">
              <w:rPr>
                <w:rFonts w:cstheme="minorHAnsi"/>
              </w:rPr>
              <w:t>To assist customers by providing valuable and authentic advice.</w:t>
            </w:r>
          </w:p>
        </w:tc>
        <w:tc>
          <w:tcPr>
            <w:tcW w:w="0" w:type="auto"/>
          </w:tcPr>
          <w:p w14:paraId="41E9ACBC" w14:textId="77777777" w:rsidR="009E018C" w:rsidRPr="00F017B7" w:rsidRDefault="009E018C" w:rsidP="00F017B7">
            <w:pPr>
              <w:ind w:firstLine="0"/>
              <w:rPr>
                <w:rFonts w:cstheme="minorHAnsi"/>
              </w:rPr>
            </w:pPr>
            <w:r w:rsidRPr="00F017B7">
              <w:rPr>
                <w:rFonts w:cstheme="minorHAnsi"/>
              </w:rPr>
              <w:t>Will understand prescriptions and help salesman.</w:t>
            </w:r>
          </w:p>
          <w:p w14:paraId="3C9477A5" w14:textId="77777777" w:rsidR="00244CDA" w:rsidRDefault="00244CDA" w:rsidP="00F017B7">
            <w:pPr>
              <w:ind w:firstLine="0"/>
              <w:rPr>
                <w:rFonts w:cstheme="minorHAnsi"/>
              </w:rPr>
            </w:pPr>
          </w:p>
          <w:p w14:paraId="26BEDC7F" w14:textId="77777777" w:rsidR="009E018C" w:rsidRPr="00F017B7" w:rsidRDefault="00244CDA" w:rsidP="00F017B7">
            <w:pPr>
              <w:ind w:firstLine="0"/>
              <w:rPr>
                <w:rFonts w:cstheme="minorHAnsi"/>
              </w:rPr>
            </w:pPr>
            <w:r>
              <w:rPr>
                <w:rFonts w:cstheme="minorHAnsi"/>
              </w:rPr>
              <w:t>Will guide customers and suggest alternatives</w:t>
            </w:r>
            <w:r w:rsidR="009E018C" w:rsidRPr="00F017B7">
              <w:rPr>
                <w:rFonts w:cstheme="minorHAnsi"/>
              </w:rPr>
              <w:t>.</w:t>
            </w:r>
          </w:p>
          <w:p w14:paraId="031DA8AA" w14:textId="77777777" w:rsidR="00244CDA" w:rsidRDefault="00244CDA" w:rsidP="00F017B7">
            <w:pPr>
              <w:ind w:firstLine="0"/>
              <w:rPr>
                <w:rFonts w:cstheme="minorHAnsi"/>
              </w:rPr>
            </w:pPr>
          </w:p>
          <w:p w14:paraId="23DC41E6" w14:textId="77777777" w:rsidR="009E018C" w:rsidRPr="00387226" w:rsidRDefault="009E018C" w:rsidP="00244CDA">
            <w:pPr>
              <w:ind w:firstLine="0"/>
              <w:rPr>
                <w:rFonts w:cstheme="minorHAnsi"/>
              </w:rPr>
            </w:pPr>
          </w:p>
        </w:tc>
        <w:tc>
          <w:tcPr>
            <w:tcW w:w="0" w:type="auto"/>
          </w:tcPr>
          <w:p w14:paraId="53D8DA9D" w14:textId="77777777" w:rsidR="009E018C" w:rsidRPr="00F017B7" w:rsidRDefault="009E018C" w:rsidP="00F017B7">
            <w:pPr>
              <w:ind w:firstLine="0"/>
              <w:rPr>
                <w:rFonts w:cstheme="minorHAnsi"/>
              </w:rPr>
            </w:pPr>
            <w:r w:rsidRPr="00F017B7">
              <w:rPr>
                <w:rFonts w:cstheme="minorHAnsi"/>
              </w:rPr>
              <w:t>Knowledge of the latest research in medicine.</w:t>
            </w:r>
          </w:p>
          <w:p w14:paraId="4147A382" w14:textId="77777777" w:rsidR="00F017B7" w:rsidRDefault="00F017B7" w:rsidP="00F017B7">
            <w:pPr>
              <w:ind w:firstLine="0"/>
              <w:rPr>
                <w:rFonts w:cstheme="minorHAnsi"/>
              </w:rPr>
            </w:pPr>
          </w:p>
          <w:p w14:paraId="74589055" w14:textId="77777777" w:rsidR="009E018C" w:rsidRPr="00F017B7" w:rsidRDefault="00387226" w:rsidP="00F017B7">
            <w:pPr>
              <w:ind w:firstLine="0"/>
              <w:rPr>
                <w:rFonts w:cstheme="minorHAnsi"/>
              </w:rPr>
            </w:pPr>
            <w:r w:rsidRPr="00F017B7">
              <w:rPr>
                <w:rFonts w:cstheme="minorHAnsi"/>
              </w:rPr>
              <w:t>“</w:t>
            </w:r>
            <w:r w:rsidR="009E018C" w:rsidRPr="00F017B7">
              <w:rPr>
                <w:rFonts w:cstheme="minorHAnsi"/>
              </w:rPr>
              <w:t>Counter assistance medicine course</w:t>
            </w:r>
            <w:r w:rsidR="00BB2AB5" w:rsidRPr="00F017B7">
              <w:rPr>
                <w:rFonts w:cstheme="minorHAnsi"/>
              </w:rPr>
              <w:fldChar w:fldCharType="begin"/>
            </w:r>
            <w:r w:rsidR="00BB2AB5" w:rsidRPr="00F017B7">
              <w:rPr>
                <w:rFonts w:cstheme="minorHAnsi"/>
              </w:rPr>
              <w:instrText xml:space="preserve"> ADDIN ZOTERO_TEMP </w:instrText>
            </w:r>
            <w:r w:rsidR="00BB2AB5" w:rsidRPr="00F017B7">
              <w:rPr>
                <w:rFonts w:cstheme="minorHAnsi"/>
              </w:rPr>
              <w:fldChar w:fldCharType="separate"/>
            </w:r>
            <w:r w:rsidR="00BB2AB5" w:rsidRPr="00F017B7">
              <w:rPr>
                <w:rFonts w:ascii="Times New Roman" w:hAnsi="Times New Roman" w:cs="Times New Roman"/>
              </w:rPr>
              <w:t>(Ranelli &amp; Biss, 2000)</w:t>
            </w:r>
            <w:r w:rsidR="00BB2AB5" w:rsidRPr="00F017B7">
              <w:rPr>
                <w:rFonts w:cstheme="minorHAnsi"/>
              </w:rPr>
              <w:fldChar w:fldCharType="end"/>
            </w:r>
            <w:r w:rsidRPr="00F017B7">
              <w:rPr>
                <w:rFonts w:cstheme="minorHAnsi"/>
              </w:rPr>
              <w:t>”</w:t>
            </w:r>
            <w:r w:rsidR="009E018C" w:rsidRPr="00F017B7">
              <w:rPr>
                <w:rFonts w:cstheme="minorHAnsi"/>
              </w:rPr>
              <w:t>.</w:t>
            </w:r>
          </w:p>
        </w:tc>
      </w:tr>
      <w:tr w:rsidR="00244CDA" w:rsidRPr="00387226" w14:paraId="40139F1A" w14:textId="77777777" w:rsidTr="009E018C">
        <w:trPr>
          <w:trHeight w:val="1264"/>
        </w:trPr>
        <w:tc>
          <w:tcPr>
            <w:tcW w:w="0" w:type="auto"/>
          </w:tcPr>
          <w:p w14:paraId="721FA710" w14:textId="77777777" w:rsidR="009E018C" w:rsidRPr="00387226" w:rsidRDefault="009E018C" w:rsidP="00BA399E">
            <w:pPr>
              <w:rPr>
                <w:rFonts w:cstheme="minorHAnsi"/>
              </w:rPr>
            </w:pPr>
          </w:p>
          <w:p w14:paraId="4358FB5C" w14:textId="77777777" w:rsidR="009E018C" w:rsidRPr="00387226" w:rsidRDefault="009E018C" w:rsidP="00244CDA">
            <w:pPr>
              <w:ind w:firstLine="0"/>
              <w:rPr>
                <w:rFonts w:cstheme="minorHAnsi"/>
              </w:rPr>
            </w:pPr>
            <w:r w:rsidRPr="00387226">
              <w:rPr>
                <w:rFonts w:cstheme="minorHAnsi"/>
              </w:rPr>
              <w:t>Information Technology</w:t>
            </w:r>
          </w:p>
          <w:p w14:paraId="47AFDDA6" w14:textId="77777777" w:rsidR="009E018C" w:rsidRPr="00387226" w:rsidRDefault="009E018C" w:rsidP="00BA399E">
            <w:pPr>
              <w:rPr>
                <w:rFonts w:cstheme="minorHAnsi"/>
              </w:rPr>
            </w:pPr>
          </w:p>
        </w:tc>
        <w:tc>
          <w:tcPr>
            <w:tcW w:w="0" w:type="auto"/>
          </w:tcPr>
          <w:p w14:paraId="40D7125B" w14:textId="77777777" w:rsidR="009E018C" w:rsidRPr="00244CDA" w:rsidRDefault="009E018C" w:rsidP="00244CDA">
            <w:pPr>
              <w:ind w:firstLine="0"/>
              <w:rPr>
                <w:rFonts w:cstheme="minorHAnsi"/>
              </w:rPr>
            </w:pPr>
            <w:r w:rsidRPr="00244CDA">
              <w:rPr>
                <w:rFonts w:cstheme="minorHAnsi"/>
              </w:rPr>
              <w:t xml:space="preserve">The use of </w:t>
            </w:r>
            <w:r w:rsidR="00BB2AB5" w:rsidRPr="00244CDA">
              <w:rPr>
                <w:rFonts w:cstheme="minorHAnsi"/>
              </w:rPr>
              <w:t xml:space="preserve">the </w:t>
            </w:r>
            <w:r w:rsidRPr="00244CDA">
              <w:rPr>
                <w:rFonts w:cstheme="minorHAnsi"/>
              </w:rPr>
              <w:t>IT portal to manage stocks.</w:t>
            </w:r>
          </w:p>
          <w:p w14:paraId="15E7F9DD" w14:textId="77777777" w:rsidR="00244CDA" w:rsidRDefault="00244CDA" w:rsidP="00244CDA">
            <w:pPr>
              <w:ind w:firstLine="0"/>
              <w:rPr>
                <w:rFonts w:cstheme="minorHAnsi"/>
              </w:rPr>
            </w:pPr>
          </w:p>
          <w:p w14:paraId="7F694DBA" w14:textId="2DFCEFA8" w:rsidR="009E018C" w:rsidRPr="00244CDA" w:rsidRDefault="009E018C" w:rsidP="00244CDA">
            <w:pPr>
              <w:ind w:firstLine="0"/>
              <w:rPr>
                <w:rFonts w:cstheme="minorHAnsi"/>
              </w:rPr>
            </w:pPr>
            <w:r w:rsidRPr="00244CDA">
              <w:rPr>
                <w:rFonts w:cstheme="minorHAnsi"/>
              </w:rPr>
              <w:t>Managing the database of products.</w:t>
            </w:r>
          </w:p>
          <w:p w14:paraId="05D7CC7D" w14:textId="77777777" w:rsidR="009E018C" w:rsidRPr="00387226" w:rsidRDefault="009E018C" w:rsidP="00BA399E">
            <w:pPr>
              <w:pStyle w:val="ListParagraph"/>
              <w:rPr>
                <w:rFonts w:cstheme="minorHAnsi"/>
              </w:rPr>
            </w:pPr>
          </w:p>
        </w:tc>
        <w:tc>
          <w:tcPr>
            <w:tcW w:w="0" w:type="auto"/>
          </w:tcPr>
          <w:p w14:paraId="426F19E7" w14:textId="77777777" w:rsidR="00D21551" w:rsidRDefault="009E018C" w:rsidP="00244CDA">
            <w:pPr>
              <w:ind w:firstLine="0"/>
              <w:rPr>
                <w:rFonts w:cstheme="minorHAnsi"/>
              </w:rPr>
            </w:pPr>
            <w:r w:rsidRPr="00387226">
              <w:rPr>
                <w:rFonts w:cstheme="minorHAnsi"/>
              </w:rPr>
              <w:t xml:space="preserve">Maintaining records using Information </w:t>
            </w:r>
          </w:p>
          <w:p w14:paraId="5F0945E5" w14:textId="77777777" w:rsidR="00D21551" w:rsidRDefault="00D21551" w:rsidP="00244CDA">
            <w:pPr>
              <w:ind w:firstLine="0"/>
              <w:rPr>
                <w:rFonts w:cstheme="minorHAnsi"/>
              </w:rPr>
            </w:pPr>
          </w:p>
          <w:p w14:paraId="42CC8AE3" w14:textId="3B419BF8" w:rsidR="009E018C" w:rsidRPr="00387226" w:rsidRDefault="009E018C" w:rsidP="00244CDA">
            <w:pPr>
              <w:ind w:firstLine="0"/>
              <w:rPr>
                <w:rFonts w:cstheme="minorHAnsi"/>
              </w:rPr>
            </w:pPr>
            <w:r w:rsidRPr="00387226">
              <w:rPr>
                <w:rFonts w:cstheme="minorHAnsi"/>
              </w:rPr>
              <w:t>Technology to manage records easily.</w:t>
            </w:r>
          </w:p>
        </w:tc>
        <w:tc>
          <w:tcPr>
            <w:tcW w:w="0" w:type="auto"/>
          </w:tcPr>
          <w:p w14:paraId="3BF8F823" w14:textId="77777777" w:rsidR="009E018C" w:rsidRPr="00244CDA" w:rsidRDefault="009E018C" w:rsidP="00244CDA">
            <w:pPr>
              <w:ind w:firstLine="0"/>
              <w:rPr>
                <w:rFonts w:cstheme="minorHAnsi"/>
              </w:rPr>
            </w:pPr>
            <w:r w:rsidRPr="00244CDA">
              <w:rPr>
                <w:rFonts w:cstheme="minorHAnsi"/>
              </w:rPr>
              <w:t>To manage and maintain IT service and portal management.</w:t>
            </w:r>
          </w:p>
          <w:p w14:paraId="5954301A" w14:textId="77777777" w:rsidR="009E018C" w:rsidRPr="00387226" w:rsidRDefault="009E018C" w:rsidP="00BA399E">
            <w:pPr>
              <w:pStyle w:val="ListParagraph"/>
              <w:rPr>
                <w:rFonts w:cstheme="minorHAnsi"/>
              </w:rPr>
            </w:pPr>
          </w:p>
        </w:tc>
        <w:tc>
          <w:tcPr>
            <w:tcW w:w="0" w:type="auto"/>
          </w:tcPr>
          <w:p w14:paraId="0DC64A0A" w14:textId="77777777" w:rsidR="009E018C" w:rsidRPr="00244CDA" w:rsidRDefault="009E018C" w:rsidP="00244CDA">
            <w:pPr>
              <w:ind w:firstLine="0"/>
              <w:rPr>
                <w:rFonts w:cstheme="minorHAnsi"/>
              </w:rPr>
            </w:pPr>
            <w:r w:rsidRPr="00244CDA">
              <w:rPr>
                <w:rFonts w:cstheme="minorHAnsi"/>
              </w:rPr>
              <w:t>Dispensary stock management course</w:t>
            </w:r>
          </w:p>
          <w:p w14:paraId="0B130707" w14:textId="77777777" w:rsidR="00244CDA" w:rsidRDefault="00244CDA" w:rsidP="00244CDA">
            <w:pPr>
              <w:ind w:firstLine="0"/>
              <w:rPr>
                <w:rFonts w:cstheme="minorHAnsi"/>
              </w:rPr>
            </w:pPr>
          </w:p>
          <w:p w14:paraId="74013D27" w14:textId="77777777" w:rsidR="009E018C" w:rsidRPr="00244CDA" w:rsidRDefault="009E018C" w:rsidP="00244CDA">
            <w:pPr>
              <w:ind w:firstLine="0"/>
              <w:rPr>
                <w:rFonts w:cstheme="minorHAnsi"/>
              </w:rPr>
            </w:pPr>
            <w:r w:rsidRPr="00244CDA">
              <w:rPr>
                <w:rFonts w:cstheme="minorHAnsi"/>
              </w:rPr>
              <w:t>Database-handling and management course.</w:t>
            </w:r>
          </w:p>
          <w:p w14:paraId="6E940869" w14:textId="77777777" w:rsidR="009E018C" w:rsidRPr="00387226" w:rsidRDefault="009E018C" w:rsidP="00BA399E">
            <w:pPr>
              <w:ind w:left="360"/>
              <w:rPr>
                <w:rFonts w:cstheme="minorHAnsi"/>
              </w:rPr>
            </w:pPr>
          </w:p>
        </w:tc>
      </w:tr>
      <w:tr w:rsidR="00244CDA" w:rsidRPr="00387226" w14:paraId="58AA0F79" w14:textId="77777777" w:rsidTr="009E018C">
        <w:trPr>
          <w:trHeight w:val="1250"/>
        </w:trPr>
        <w:tc>
          <w:tcPr>
            <w:tcW w:w="0" w:type="auto"/>
          </w:tcPr>
          <w:p w14:paraId="4BCB8522" w14:textId="77777777" w:rsidR="00244CDA" w:rsidRDefault="00244CDA" w:rsidP="00244CDA">
            <w:pPr>
              <w:ind w:firstLine="0"/>
              <w:rPr>
                <w:rFonts w:cstheme="minorHAnsi"/>
              </w:rPr>
            </w:pPr>
          </w:p>
          <w:p w14:paraId="59BF3747" w14:textId="77777777" w:rsidR="009E018C" w:rsidRPr="00387226" w:rsidRDefault="009E018C" w:rsidP="00244CDA">
            <w:pPr>
              <w:ind w:firstLine="0"/>
              <w:rPr>
                <w:rFonts w:cstheme="minorHAnsi"/>
              </w:rPr>
            </w:pPr>
            <w:r w:rsidRPr="00387226">
              <w:rPr>
                <w:rFonts w:cstheme="minorHAnsi"/>
              </w:rPr>
              <w:t xml:space="preserve"> Sales</w:t>
            </w:r>
          </w:p>
        </w:tc>
        <w:tc>
          <w:tcPr>
            <w:tcW w:w="0" w:type="auto"/>
          </w:tcPr>
          <w:p w14:paraId="17B8750A" w14:textId="77777777" w:rsidR="009E018C" w:rsidRPr="00244CDA" w:rsidRDefault="009E018C" w:rsidP="00244CDA">
            <w:pPr>
              <w:ind w:firstLine="0"/>
              <w:rPr>
                <w:rFonts w:cstheme="minorHAnsi"/>
              </w:rPr>
            </w:pPr>
            <w:r w:rsidRPr="00244CDA">
              <w:rPr>
                <w:rFonts w:cstheme="minorHAnsi"/>
              </w:rPr>
              <w:t>Provide detailed information about product requirements.</w:t>
            </w:r>
          </w:p>
        </w:tc>
        <w:tc>
          <w:tcPr>
            <w:tcW w:w="0" w:type="auto"/>
          </w:tcPr>
          <w:p w14:paraId="1A6EB6BC" w14:textId="77777777" w:rsidR="009E018C" w:rsidRPr="00387226" w:rsidRDefault="009E018C" w:rsidP="00244CDA">
            <w:pPr>
              <w:ind w:firstLine="0"/>
              <w:rPr>
                <w:rFonts w:cstheme="minorHAnsi"/>
              </w:rPr>
            </w:pPr>
            <w:r w:rsidRPr="00387226">
              <w:rPr>
                <w:rFonts w:cstheme="minorHAnsi"/>
              </w:rPr>
              <w:t xml:space="preserve">To make sure communication between </w:t>
            </w:r>
            <w:r w:rsidR="00BB2AB5">
              <w:rPr>
                <w:rFonts w:cstheme="minorHAnsi"/>
              </w:rPr>
              <w:t xml:space="preserve">the </w:t>
            </w:r>
            <w:r w:rsidRPr="00387226">
              <w:rPr>
                <w:rFonts w:cstheme="minorHAnsi"/>
              </w:rPr>
              <w:t>cashier/sales dept. to work efficiently</w:t>
            </w:r>
          </w:p>
        </w:tc>
        <w:tc>
          <w:tcPr>
            <w:tcW w:w="0" w:type="auto"/>
          </w:tcPr>
          <w:p w14:paraId="24650352" w14:textId="77777777" w:rsidR="009E018C" w:rsidRPr="00244CDA" w:rsidRDefault="009E018C" w:rsidP="00244CDA">
            <w:pPr>
              <w:ind w:firstLine="0"/>
              <w:rPr>
                <w:rFonts w:cstheme="minorHAnsi"/>
              </w:rPr>
            </w:pPr>
            <w:r w:rsidRPr="00244CDA">
              <w:rPr>
                <w:rFonts w:cstheme="minorHAnsi"/>
              </w:rPr>
              <w:t>Remain updated about records of sales and purchase and issue orders accordingly.</w:t>
            </w:r>
          </w:p>
          <w:p w14:paraId="523D1D08" w14:textId="77777777" w:rsidR="009E018C" w:rsidRPr="00387226" w:rsidRDefault="009E018C" w:rsidP="00BA399E">
            <w:pPr>
              <w:pStyle w:val="ListParagraph"/>
              <w:rPr>
                <w:rFonts w:cstheme="minorHAnsi"/>
              </w:rPr>
            </w:pPr>
            <w:r w:rsidRPr="00387226">
              <w:rPr>
                <w:rFonts w:cstheme="minorHAnsi"/>
              </w:rPr>
              <w:t xml:space="preserve"> </w:t>
            </w:r>
          </w:p>
        </w:tc>
        <w:tc>
          <w:tcPr>
            <w:tcW w:w="0" w:type="auto"/>
          </w:tcPr>
          <w:p w14:paraId="0D8F973F" w14:textId="77777777" w:rsidR="009E018C" w:rsidRPr="00387226" w:rsidRDefault="009E018C" w:rsidP="00244CDA">
            <w:pPr>
              <w:ind w:firstLine="0"/>
              <w:rPr>
                <w:rFonts w:cstheme="minorHAnsi"/>
              </w:rPr>
            </w:pPr>
            <w:r w:rsidRPr="00387226">
              <w:rPr>
                <w:rFonts w:cstheme="minorHAnsi"/>
              </w:rPr>
              <w:t>One week training on sales promotions</w:t>
            </w:r>
          </w:p>
        </w:tc>
      </w:tr>
      <w:tr w:rsidR="00244CDA" w:rsidRPr="00387226" w14:paraId="397608AA" w14:textId="77777777" w:rsidTr="009E018C">
        <w:trPr>
          <w:trHeight w:val="1250"/>
        </w:trPr>
        <w:tc>
          <w:tcPr>
            <w:tcW w:w="0" w:type="auto"/>
          </w:tcPr>
          <w:p w14:paraId="0F2068A8" w14:textId="77777777" w:rsidR="009E018C" w:rsidRPr="00387226" w:rsidRDefault="009E018C" w:rsidP="00244CDA">
            <w:pPr>
              <w:ind w:firstLine="0"/>
              <w:rPr>
                <w:rFonts w:cstheme="minorHAnsi"/>
              </w:rPr>
            </w:pPr>
            <w:r w:rsidRPr="00387226">
              <w:rPr>
                <w:rFonts w:cstheme="minorHAnsi"/>
              </w:rPr>
              <w:t>Administration</w:t>
            </w:r>
          </w:p>
        </w:tc>
        <w:tc>
          <w:tcPr>
            <w:tcW w:w="0" w:type="auto"/>
          </w:tcPr>
          <w:p w14:paraId="695BA462" w14:textId="77777777" w:rsidR="009E018C" w:rsidRPr="00244CDA" w:rsidRDefault="009E018C" w:rsidP="00244CDA">
            <w:pPr>
              <w:ind w:firstLine="0"/>
              <w:rPr>
                <w:rFonts w:cstheme="minorHAnsi"/>
              </w:rPr>
            </w:pPr>
            <w:r w:rsidRPr="00244CDA">
              <w:rPr>
                <w:rFonts w:cstheme="minorHAnsi"/>
              </w:rPr>
              <w:t>Dealing with insurance companies and other departments</w:t>
            </w:r>
          </w:p>
          <w:p w14:paraId="7BBE3C02" w14:textId="77777777" w:rsidR="009E018C" w:rsidRPr="00387226" w:rsidRDefault="009E018C" w:rsidP="00BA399E">
            <w:pPr>
              <w:rPr>
                <w:rFonts w:cstheme="minorHAnsi"/>
              </w:rPr>
            </w:pPr>
          </w:p>
        </w:tc>
        <w:tc>
          <w:tcPr>
            <w:tcW w:w="0" w:type="auto"/>
          </w:tcPr>
          <w:p w14:paraId="4C1114F5" w14:textId="77777777" w:rsidR="009E018C" w:rsidRPr="00387226" w:rsidRDefault="009E018C" w:rsidP="00244CDA">
            <w:pPr>
              <w:ind w:firstLine="0"/>
              <w:rPr>
                <w:rFonts w:cstheme="minorHAnsi"/>
              </w:rPr>
            </w:pPr>
            <w:r w:rsidRPr="00387226">
              <w:rPr>
                <w:rFonts w:cstheme="minorHAnsi"/>
              </w:rPr>
              <w:t xml:space="preserve">Customer service </w:t>
            </w:r>
          </w:p>
        </w:tc>
        <w:tc>
          <w:tcPr>
            <w:tcW w:w="0" w:type="auto"/>
          </w:tcPr>
          <w:p w14:paraId="465DDB23" w14:textId="77777777" w:rsidR="009E018C" w:rsidRPr="00244CDA" w:rsidRDefault="009E018C" w:rsidP="00244CDA">
            <w:pPr>
              <w:ind w:firstLine="0"/>
              <w:rPr>
                <w:rFonts w:cstheme="minorHAnsi"/>
              </w:rPr>
            </w:pPr>
            <w:r w:rsidRPr="00244CDA">
              <w:rPr>
                <w:rFonts w:cstheme="minorHAnsi"/>
              </w:rPr>
              <w:t>Informing customers about monitory policies.</w:t>
            </w:r>
          </w:p>
          <w:p w14:paraId="19ACA948" w14:textId="77777777" w:rsidR="00244CDA" w:rsidRDefault="00244CDA" w:rsidP="00244CDA">
            <w:pPr>
              <w:rPr>
                <w:rFonts w:cstheme="minorHAnsi"/>
              </w:rPr>
            </w:pPr>
          </w:p>
          <w:p w14:paraId="0FE6E149" w14:textId="77777777" w:rsidR="009E018C" w:rsidRPr="00244CDA" w:rsidRDefault="009E018C" w:rsidP="00244CDA">
            <w:pPr>
              <w:ind w:firstLine="0"/>
              <w:rPr>
                <w:rFonts w:cstheme="minorHAnsi"/>
              </w:rPr>
            </w:pPr>
            <w:r w:rsidRPr="00244CDA">
              <w:rPr>
                <w:rFonts w:cstheme="minorHAnsi"/>
              </w:rPr>
              <w:t>To guide eligible patients about allowances and refunds.</w:t>
            </w:r>
          </w:p>
          <w:p w14:paraId="275D74DA" w14:textId="77777777" w:rsidR="009E018C" w:rsidRPr="00387226" w:rsidRDefault="009E018C" w:rsidP="00BA399E">
            <w:pPr>
              <w:rPr>
                <w:rFonts w:cstheme="minorHAnsi"/>
              </w:rPr>
            </w:pPr>
          </w:p>
          <w:p w14:paraId="4758A609" w14:textId="77777777" w:rsidR="009E018C" w:rsidRPr="00387226" w:rsidRDefault="009E018C" w:rsidP="00BA399E">
            <w:pPr>
              <w:rPr>
                <w:rFonts w:cstheme="minorHAnsi"/>
              </w:rPr>
            </w:pPr>
          </w:p>
          <w:p w14:paraId="2EE6951E" w14:textId="77777777" w:rsidR="009E018C" w:rsidRPr="00387226" w:rsidRDefault="009E018C" w:rsidP="00BA399E">
            <w:pPr>
              <w:rPr>
                <w:rFonts w:cstheme="minorHAnsi"/>
              </w:rPr>
            </w:pPr>
          </w:p>
        </w:tc>
        <w:tc>
          <w:tcPr>
            <w:tcW w:w="0" w:type="auto"/>
          </w:tcPr>
          <w:p w14:paraId="5EF35E50" w14:textId="77777777" w:rsidR="009E018C" w:rsidRPr="00387226" w:rsidRDefault="009E018C" w:rsidP="00244CDA">
            <w:pPr>
              <w:ind w:firstLine="0"/>
              <w:rPr>
                <w:rFonts w:cstheme="minorHAnsi"/>
              </w:rPr>
            </w:pPr>
            <w:r w:rsidRPr="00387226">
              <w:rPr>
                <w:rFonts w:cstheme="minorHAnsi"/>
              </w:rPr>
              <w:t>Meetings with administration and providing manuals about CVS pharmacy’s policies about the matter.</w:t>
            </w:r>
          </w:p>
        </w:tc>
      </w:tr>
    </w:tbl>
    <w:p w14:paraId="0037474A" w14:textId="77777777" w:rsidR="009E018C" w:rsidRPr="00387226" w:rsidRDefault="009E018C" w:rsidP="00BA399E">
      <w:pPr>
        <w:rPr>
          <w:rFonts w:cstheme="minorHAnsi"/>
        </w:rPr>
      </w:pPr>
    </w:p>
    <w:p w14:paraId="63B69A14" w14:textId="77777777" w:rsidR="009E018C" w:rsidRPr="00244CDA" w:rsidRDefault="00244CDA" w:rsidP="00244CDA">
      <w:pPr>
        <w:pStyle w:val="Heading1"/>
      </w:pPr>
      <w:r>
        <w:t xml:space="preserve"> </w:t>
      </w:r>
      <w:r w:rsidR="009E018C" w:rsidRPr="00387226">
        <w:t>Cashier Needs Assessment Matrix</w:t>
      </w:r>
    </w:p>
    <w:p w14:paraId="6F41D3F2" w14:textId="77777777" w:rsidR="009E018C" w:rsidRPr="00387226" w:rsidRDefault="009E018C" w:rsidP="00BA399E">
      <w:pPr>
        <w:rPr>
          <w:rFonts w:cstheme="minorHAnsi"/>
        </w:rPr>
      </w:pP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2041"/>
        <w:gridCol w:w="1805"/>
        <w:gridCol w:w="1747"/>
        <w:gridCol w:w="1952"/>
        <w:gridCol w:w="1805"/>
      </w:tblGrid>
      <w:tr w:rsidR="009E018C" w:rsidRPr="00387226" w14:paraId="0F8F8E26" w14:textId="77777777" w:rsidTr="00387226">
        <w:trPr>
          <w:trHeight w:val="773"/>
        </w:trPr>
        <w:tc>
          <w:tcPr>
            <w:tcW w:w="1041" w:type="pct"/>
            <w:shd w:val="clear" w:color="auto" w:fill="D9D9D9" w:themeFill="background1" w:themeFillShade="D9"/>
            <w:vAlign w:val="center"/>
          </w:tcPr>
          <w:p w14:paraId="4B6CDB9B" w14:textId="77777777" w:rsidR="009E018C" w:rsidRPr="00387226" w:rsidRDefault="009E018C" w:rsidP="00244CDA">
            <w:pPr>
              <w:ind w:firstLine="0"/>
              <w:rPr>
                <w:rFonts w:cstheme="minorHAnsi"/>
                <w:b/>
              </w:rPr>
            </w:pPr>
            <w:r w:rsidRPr="00387226">
              <w:rPr>
                <w:rFonts w:cstheme="minorHAnsi"/>
                <w:b/>
              </w:rPr>
              <w:t>Department</w:t>
            </w:r>
          </w:p>
        </w:tc>
        <w:tc>
          <w:tcPr>
            <w:tcW w:w="964" w:type="pct"/>
            <w:shd w:val="clear" w:color="auto" w:fill="D9D9D9" w:themeFill="background1" w:themeFillShade="D9"/>
            <w:vAlign w:val="center"/>
          </w:tcPr>
          <w:p w14:paraId="2A31AA58" w14:textId="77777777" w:rsidR="009E018C" w:rsidRPr="00387226" w:rsidRDefault="009E018C" w:rsidP="00244CDA">
            <w:pPr>
              <w:ind w:firstLine="0"/>
              <w:rPr>
                <w:rFonts w:cstheme="minorHAnsi"/>
                <w:b/>
              </w:rPr>
            </w:pPr>
            <w:r w:rsidRPr="00387226">
              <w:rPr>
                <w:rFonts w:cstheme="minorHAnsi"/>
                <w:b/>
              </w:rPr>
              <w:t>Required Functions</w:t>
            </w:r>
          </w:p>
        </w:tc>
        <w:tc>
          <w:tcPr>
            <w:tcW w:w="994" w:type="pct"/>
            <w:shd w:val="clear" w:color="auto" w:fill="D9D9D9" w:themeFill="background1" w:themeFillShade="D9"/>
            <w:vAlign w:val="center"/>
          </w:tcPr>
          <w:p w14:paraId="4E60AE10" w14:textId="77777777" w:rsidR="009E018C" w:rsidRPr="00387226" w:rsidRDefault="009E018C" w:rsidP="00244CDA">
            <w:pPr>
              <w:ind w:firstLine="0"/>
              <w:rPr>
                <w:rFonts w:cstheme="minorHAnsi"/>
                <w:b/>
              </w:rPr>
            </w:pPr>
            <w:r w:rsidRPr="00387226">
              <w:rPr>
                <w:rFonts w:cstheme="minorHAnsi"/>
                <w:b/>
              </w:rPr>
              <w:t>Department or Employee Needs</w:t>
            </w:r>
          </w:p>
        </w:tc>
        <w:tc>
          <w:tcPr>
            <w:tcW w:w="1014" w:type="pct"/>
            <w:shd w:val="clear" w:color="auto" w:fill="D9D9D9" w:themeFill="background1" w:themeFillShade="D9"/>
            <w:vAlign w:val="center"/>
          </w:tcPr>
          <w:p w14:paraId="6E026936" w14:textId="77777777" w:rsidR="009E018C" w:rsidRPr="00387226" w:rsidRDefault="009E018C" w:rsidP="00244CDA">
            <w:pPr>
              <w:ind w:firstLine="0"/>
              <w:rPr>
                <w:rFonts w:cstheme="minorHAnsi"/>
                <w:b/>
              </w:rPr>
            </w:pPr>
            <w:r w:rsidRPr="00387226">
              <w:rPr>
                <w:rFonts w:cstheme="minorHAnsi"/>
                <w:b/>
              </w:rPr>
              <w:t>Jobs or Tasks</w:t>
            </w:r>
          </w:p>
        </w:tc>
        <w:tc>
          <w:tcPr>
            <w:tcW w:w="988" w:type="pct"/>
            <w:shd w:val="clear" w:color="auto" w:fill="D9D9D9" w:themeFill="background1" w:themeFillShade="D9"/>
            <w:vAlign w:val="center"/>
          </w:tcPr>
          <w:p w14:paraId="6D8B2ECE" w14:textId="77777777" w:rsidR="009E018C" w:rsidRPr="00387226" w:rsidRDefault="009E018C" w:rsidP="00244CDA">
            <w:pPr>
              <w:ind w:firstLine="0"/>
              <w:rPr>
                <w:rFonts w:cstheme="minorHAnsi"/>
                <w:b/>
              </w:rPr>
            </w:pPr>
            <w:r w:rsidRPr="00387226">
              <w:rPr>
                <w:rFonts w:cstheme="minorHAnsi"/>
                <w:b/>
              </w:rPr>
              <w:t xml:space="preserve">Current Training </w:t>
            </w:r>
          </w:p>
        </w:tc>
      </w:tr>
      <w:tr w:rsidR="009E018C" w:rsidRPr="00387226" w14:paraId="7D5FA388" w14:textId="77777777" w:rsidTr="00387226">
        <w:trPr>
          <w:trHeight w:val="1412"/>
        </w:trPr>
        <w:tc>
          <w:tcPr>
            <w:tcW w:w="1041" w:type="pct"/>
          </w:tcPr>
          <w:p w14:paraId="114CFE48" w14:textId="77777777" w:rsidR="009E018C" w:rsidRPr="00387226" w:rsidRDefault="009E018C" w:rsidP="00244CDA">
            <w:pPr>
              <w:ind w:firstLine="0"/>
              <w:rPr>
                <w:rFonts w:cstheme="minorHAnsi"/>
              </w:rPr>
            </w:pPr>
            <w:r w:rsidRPr="00387226">
              <w:rPr>
                <w:rFonts w:cstheme="minorHAnsi"/>
              </w:rPr>
              <w:t xml:space="preserve">Sales </w:t>
            </w:r>
          </w:p>
        </w:tc>
        <w:tc>
          <w:tcPr>
            <w:tcW w:w="964" w:type="pct"/>
          </w:tcPr>
          <w:p w14:paraId="51C3C5A7" w14:textId="77777777" w:rsidR="009E018C" w:rsidRPr="00244CDA" w:rsidRDefault="009E018C" w:rsidP="00244CDA">
            <w:pPr>
              <w:ind w:firstLine="0"/>
              <w:rPr>
                <w:rFonts w:cstheme="minorHAnsi"/>
              </w:rPr>
            </w:pPr>
            <w:r w:rsidRPr="00244CDA">
              <w:rPr>
                <w:rFonts w:cstheme="minorHAnsi"/>
              </w:rPr>
              <w:t>Maintaining records of cash and submitting cash to the bank.</w:t>
            </w:r>
          </w:p>
        </w:tc>
        <w:tc>
          <w:tcPr>
            <w:tcW w:w="994" w:type="pct"/>
          </w:tcPr>
          <w:p w14:paraId="5E828C08" w14:textId="77777777" w:rsidR="009E018C" w:rsidRPr="00387226" w:rsidRDefault="009E018C" w:rsidP="00244CDA">
            <w:pPr>
              <w:ind w:firstLine="0"/>
              <w:rPr>
                <w:rFonts w:cstheme="minorHAnsi"/>
              </w:rPr>
            </w:pPr>
            <w:r w:rsidRPr="00387226">
              <w:rPr>
                <w:rFonts w:cstheme="minorHAnsi"/>
              </w:rPr>
              <w:t>Record maintenance of all the dues and receivables and report finance management to ensure reliability and accuracy.</w:t>
            </w:r>
          </w:p>
          <w:p w14:paraId="5142EC1E" w14:textId="77777777" w:rsidR="009E018C" w:rsidRPr="00387226" w:rsidRDefault="009E018C" w:rsidP="00BA399E">
            <w:pPr>
              <w:ind w:firstLine="0"/>
              <w:rPr>
                <w:rFonts w:cstheme="minorHAnsi"/>
              </w:rPr>
            </w:pPr>
          </w:p>
        </w:tc>
        <w:tc>
          <w:tcPr>
            <w:tcW w:w="1014" w:type="pct"/>
          </w:tcPr>
          <w:p w14:paraId="0F69133E" w14:textId="77777777" w:rsidR="009E018C" w:rsidRPr="00244CDA" w:rsidRDefault="009E018C" w:rsidP="00244CDA">
            <w:pPr>
              <w:ind w:firstLine="0"/>
              <w:rPr>
                <w:rFonts w:cstheme="minorHAnsi"/>
              </w:rPr>
            </w:pPr>
            <w:r w:rsidRPr="00244CDA">
              <w:rPr>
                <w:rFonts w:cstheme="minorHAnsi"/>
              </w:rPr>
              <w:t>Generating reports about sales.</w:t>
            </w:r>
          </w:p>
          <w:p w14:paraId="4D13EAEB" w14:textId="77777777" w:rsidR="00244CDA" w:rsidRDefault="00244CDA" w:rsidP="00244CDA">
            <w:pPr>
              <w:ind w:firstLine="0"/>
              <w:rPr>
                <w:rFonts w:cstheme="minorHAnsi"/>
              </w:rPr>
            </w:pPr>
          </w:p>
          <w:p w14:paraId="10281875" w14:textId="77777777" w:rsidR="009E018C" w:rsidRDefault="00C64A38" w:rsidP="00244CDA">
            <w:pPr>
              <w:ind w:firstLine="0"/>
              <w:rPr>
                <w:rFonts w:cstheme="minorHAnsi"/>
              </w:rPr>
            </w:pPr>
            <w:r w:rsidRPr="00244CDA">
              <w:rPr>
                <w:rFonts w:cstheme="minorHAnsi"/>
              </w:rPr>
              <w:t>“</w:t>
            </w:r>
            <w:r w:rsidR="009E018C" w:rsidRPr="00244CDA">
              <w:rPr>
                <w:rFonts w:cstheme="minorHAnsi"/>
              </w:rPr>
              <w:t>Cash register balancing</w:t>
            </w:r>
            <w:r w:rsidRPr="00244CDA">
              <w:rPr>
                <w:rFonts w:cstheme="minorHAnsi"/>
              </w:rPr>
              <w:fldChar w:fldCharType="begin"/>
            </w:r>
            <w:r w:rsidRPr="00244CDA">
              <w:rPr>
                <w:rFonts w:cstheme="minorHAnsi"/>
              </w:rPr>
              <w:instrText xml:space="preserve"> ADDIN ZOTERO_ITEM CSL_CITATION {"citationID":"LeGtSGuD","properties":{"formattedCitation":"(Mendoza, Santos, Balbuena, Cabral, &amp; Agustin, 2019)","plainCitation":"(Mendoza, Santos, Balbuena, Cabral, &amp; Agustin, 2019)","noteIndex":0},"citationItems":[{"id":46,"uris":["http://zotero.org/users/local/5OlhLovK/items/UNT6JJW5"],"uri":["http://zotero.org/users/local/5OlhLovK/items/UNT6JJW5"],"itemData":{"id":46,"type":"article-journal","title":"POINT OF SALE SYSTEM WITH INVENTORY FOR ARM'S FOOD AND DELICACIES.","container-title":"International Journal of Advanced Research in Computer Science","volume":"10","issue":"2","source":"Google Scholar","author":[{"family":"Mendoza","given":"Analyn R."},{"family":"Santos","given":"Therese M."},{"family":"Balbuena","given":"Ana Rose"},{"family":"Cabral","given":"Beverly"},{"family":"Agustin","given":"Louie F."}],"issued":{"date-parts":[["2019"]]}}}],"schema":"https://github.com/citation-style-language/schema/raw/master/csl-citation.json"} </w:instrText>
            </w:r>
            <w:r w:rsidRPr="00244CDA">
              <w:rPr>
                <w:rFonts w:cstheme="minorHAnsi"/>
              </w:rPr>
              <w:fldChar w:fldCharType="separate"/>
            </w:r>
            <w:r w:rsidRPr="00244CDA">
              <w:rPr>
                <w:rFonts w:ascii="Times New Roman" w:hAnsi="Times New Roman" w:cs="Times New Roman"/>
              </w:rPr>
              <w:t>(Mendoza, Santos, Balbuena, Cabral, &amp; Agustin, 2019)</w:t>
            </w:r>
            <w:r w:rsidRPr="00244CDA">
              <w:rPr>
                <w:rFonts w:cstheme="minorHAnsi"/>
              </w:rPr>
              <w:fldChar w:fldCharType="end"/>
            </w:r>
            <w:r w:rsidRPr="00244CDA">
              <w:rPr>
                <w:rFonts w:cstheme="minorHAnsi"/>
              </w:rPr>
              <w:t>”</w:t>
            </w:r>
            <w:r w:rsidR="009E018C" w:rsidRPr="00244CDA">
              <w:rPr>
                <w:rFonts w:cstheme="minorHAnsi"/>
              </w:rPr>
              <w:t xml:space="preserve"> </w:t>
            </w:r>
          </w:p>
          <w:p w14:paraId="6D3F073C" w14:textId="77777777" w:rsidR="00244CDA" w:rsidRPr="00244CDA" w:rsidRDefault="00244CDA" w:rsidP="00244CDA">
            <w:pPr>
              <w:ind w:firstLine="0"/>
              <w:rPr>
                <w:rFonts w:cstheme="minorHAnsi"/>
              </w:rPr>
            </w:pPr>
          </w:p>
          <w:p w14:paraId="2605749F" w14:textId="77777777" w:rsidR="009E018C" w:rsidRPr="00244CDA" w:rsidRDefault="009E018C" w:rsidP="00244CDA">
            <w:pPr>
              <w:ind w:firstLine="0"/>
              <w:rPr>
                <w:rFonts w:cstheme="minorHAnsi"/>
              </w:rPr>
            </w:pPr>
            <w:r w:rsidRPr="00244CDA">
              <w:rPr>
                <w:rFonts w:cstheme="minorHAnsi"/>
              </w:rPr>
              <w:t>Will process exchanges and refunds</w:t>
            </w:r>
          </w:p>
        </w:tc>
        <w:tc>
          <w:tcPr>
            <w:tcW w:w="988" w:type="pct"/>
          </w:tcPr>
          <w:p w14:paraId="3A57B9ED" w14:textId="77777777" w:rsidR="009E018C" w:rsidRPr="00244CDA" w:rsidRDefault="009E018C" w:rsidP="00244CDA">
            <w:pPr>
              <w:ind w:firstLine="0"/>
              <w:rPr>
                <w:rFonts w:cstheme="minorHAnsi"/>
              </w:rPr>
            </w:pPr>
            <w:r w:rsidRPr="00244CDA">
              <w:rPr>
                <w:rFonts w:cstheme="minorHAnsi"/>
              </w:rPr>
              <w:t>Cash flow management training.</w:t>
            </w:r>
          </w:p>
          <w:p w14:paraId="52847B7C" w14:textId="77777777" w:rsidR="00244CDA" w:rsidRDefault="00244CDA" w:rsidP="00244CDA">
            <w:pPr>
              <w:ind w:firstLine="0"/>
              <w:rPr>
                <w:rFonts w:cstheme="minorHAnsi"/>
              </w:rPr>
            </w:pPr>
          </w:p>
          <w:p w14:paraId="3F821B57" w14:textId="77777777" w:rsidR="009E018C" w:rsidRPr="00244CDA" w:rsidRDefault="009E018C" w:rsidP="00244CDA">
            <w:pPr>
              <w:ind w:firstLine="0"/>
              <w:rPr>
                <w:rFonts w:cstheme="minorHAnsi"/>
              </w:rPr>
            </w:pPr>
            <w:r w:rsidRPr="00244CDA">
              <w:rPr>
                <w:rFonts w:cstheme="minorHAnsi"/>
              </w:rPr>
              <w:t>Sales promotion training.</w:t>
            </w:r>
          </w:p>
        </w:tc>
      </w:tr>
      <w:tr w:rsidR="009E018C" w:rsidRPr="00387226" w14:paraId="74D7613B" w14:textId="77777777" w:rsidTr="00387226">
        <w:trPr>
          <w:trHeight w:val="3275"/>
        </w:trPr>
        <w:tc>
          <w:tcPr>
            <w:tcW w:w="1041" w:type="pct"/>
          </w:tcPr>
          <w:p w14:paraId="59118AD2" w14:textId="77777777" w:rsidR="009E018C" w:rsidRPr="00387226" w:rsidRDefault="009E018C" w:rsidP="00BA399E">
            <w:pPr>
              <w:rPr>
                <w:rFonts w:cstheme="minorHAnsi"/>
              </w:rPr>
            </w:pPr>
          </w:p>
          <w:p w14:paraId="11078238" w14:textId="77777777" w:rsidR="009E018C" w:rsidRPr="00387226" w:rsidRDefault="009E018C" w:rsidP="00244CDA">
            <w:pPr>
              <w:ind w:firstLine="0"/>
              <w:rPr>
                <w:rFonts w:cstheme="minorHAnsi"/>
              </w:rPr>
            </w:pPr>
            <w:r w:rsidRPr="00387226">
              <w:rPr>
                <w:rFonts w:cstheme="minorHAnsi"/>
              </w:rPr>
              <w:t>Information Technology</w:t>
            </w:r>
          </w:p>
          <w:p w14:paraId="681B4F58" w14:textId="77777777" w:rsidR="009E018C" w:rsidRPr="00387226" w:rsidRDefault="009E018C" w:rsidP="00BA399E">
            <w:pPr>
              <w:rPr>
                <w:rFonts w:cstheme="minorHAnsi"/>
              </w:rPr>
            </w:pPr>
          </w:p>
        </w:tc>
        <w:tc>
          <w:tcPr>
            <w:tcW w:w="964" w:type="pct"/>
          </w:tcPr>
          <w:p w14:paraId="7ABFDB3A" w14:textId="77777777" w:rsidR="009E018C" w:rsidRPr="00244CDA" w:rsidRDefault="009E018C" w:rsidP="00244CDA">
            <w:pPr>
              <w:ind w:firstLine="0"/>
              <w:rPr>
                <w:rFonts w:cstheme="minorHAnsi"/>
              </w:rPr>
            </w:pPr>
            <w:r w:rsidRPr="00244CDA">
              <w:rPr>
                <w:rFonts w:cstheme="minorHAnsi"/>
              </w:rPr>
              <w:t>The use of IT portal to manage stocks.</w:t>
            </w:r>
          </w:p>
          <w:p w14:paraId="2D4A2E5E" w14:textId="77777777" w:rsidR="009E018C" w:rsidRPr="00244CDA" w:rsidRDefault="009E018C" w:rsidP="00244CDA">
            <w:pPr>
              <w:rPr>
                <w:rFonts w:cstheme="minorHAnsi"/>
              </w:rPr>
            </w:pPr>
            <w:r w:rsidRPr="00244CDA">
              <w:rPr>
                <w:rFonts w:cstheme="minorHAnsi"/>
              </w:rPr>
              <w:t xml:space="preserve"> Managing the database of products.</w:t>
            </w:r>
          </w:p>
          <w:p w14:paraId="11E18E03" w14:textId="77777777" w:rsidR="009E018C" w:rsidRPr="00387226" w:rsidRDefault="009E018C" w:rsidP="00BA399E">
            <w:pPr>
              <w:pStyle w:val="ListParagraph"/>
              <w:rPr>
                <w:rFonts w:cstheme="minorHAnsi"/>
              </w:rPr>
            </w:pPr>
          </w:p>
        </w:tc>
        <w:tc>
          <w:tcPr>
            <w:tcW w:w="994" w:type="pct"/>
          </w:tcPr>
          <w:p w14:paraId="1511D5F8" w14:textId="77777777" w:rsidR="009E018C" w:rsidRPr="00387226" w:rsidRDefault="009E018C" w:rsidP="00244CDA">
            <w:pPr>
              <w:ind w:firstLine="0"/>
              <w:rPr>
                <w:rFonts w:cstheme="minorHAnsi"/>
              </w:rPr>
            </w:pPr>
            <w:r w:rsidRPr="00387226">
              <w:rPr>
                <w:rFonts w:cstheme="minorHAnsi"/>
              </w:rPr>
              <w:t>Maintaining records using Information Technology to manage records easily.</w:t>
            </w:r>
          </w:p>
        </w:tc>
        <w:tc>
          <w:tcPr>
            <w:tcW w:w="1014" w:type="pct"/>
          </w:tcPr>
          <w:p w14:paraId="684A4C81" w14:textId="77777777" w:rsidR="009E018C" w:rsidRPr="00244CDA" w:rsidRDefault="009E018C" w:rsidP="00244CDA">
            <w:pPr>
              <w:ind w:firstLine="0"/>
              <w:rPr>
                <w:rFonts w:cstheme="minorHAnsi"/>
              </w:rPr>
            </w:pPr>
            <w:r w:rsidRPr="00244CDA">
              <w:rPr>
                <w:rFonts w:cstheme="minorHAnsi"/>
              </w:rPr>
              <w:t>To manage and maintain IT services and portal management.</w:t>
            </w:r>
          </w:p>
          <w:p w14:paraId="0565E0A9" w14:textId="77777777" w:rsidR="009E018C" w:rsidRPr="00387226" w:rsidRDefault="009E018C" w:rsidP="00BA399E">
            <w:pPr>
              <w:pStyle w:val="ListParagraph"/>
              <w:rPr>
                <w:rFonts w:cstheme="minorHAnsi"/>
              </w:rPr>
            </w:pPr>
          </w:p>
        </w:tc>
        <w:tc>
          <w:tcPr>
            <w:tcW w:w="988" w:type="pct"/>
          </w:tcPr>
          <w:p w14:paraId="3068672C" w14:textId="77777777" w:rsidR="009E018C" w:rsidRPr="00244CDA" w:rsidRDefault="009E018C" w:rsidP="00244CDA">
            <w:pPr>
              <w:ind w:firstLine="0"/>
              <w:rPr>
                <w:rFonts w:cstheme="minorHAnsi"/>
              </w:rPr>
            </w:pPr>
            <w:r w:rsidRPr="00244CDA">
              <w:rPr>
                <w:rFonts w:cstheme="minorHAnsi"/>
              </w:rPr>
              <w:t>Dispensary stock management course</w:t>
            </w:r>
          </w:p>
          <w:p w14:paraId="304ACA2B" w14:textId="77777777" w:rsidR="00244CDA" w:rsidRDefault="00244CDA" w:rsidP="00244CDA">
            <w:pPr>
              <w:ind w:firstLine="0"/>
              <w:rPr>
                <w:rFonts w:cstheme="minorHAnsi"/>
              </w:rPr>
            </w:pPr>
          </w:p>
          <w:p w14:paraId="403A9C87" w14:textId="77777777" w:rsidR="009E018C" w:rsidRPr="00244CDA" w:rsidRDefault="009E018C" w:rsidP="00244CDA">
            <w:pPr>
              <w:ind w:firstLine="0"/>
              <w:rPr>
                <w:rFonts w:cstheme="minorHAnsi"/>
              </w:rPr>
            </w:pPr>
            <w:r w:rsidRPr="00244CDA">
              <w:rPr>
                <w:rFonts w:cstheme="minorHAnsi"/>
              </w:rPr>
              <w:t>Database-handling and management course.</w:t>
            </w:r>
          </w:p>
          <w:p w14:paraId="2393B6C5" w14:textId="77777777" w:rsidR="009E018C" w:rsidRPr="00387226" w:rsidRDefault="009E018C" w:rsidP="00BA399E">
            <w:pPr>
              <w:rPr>
                <w:rFonts w:cstheme="minorHAnsi"/>
              </w:rPr>
            </w:pPr>
          </w:p>
        </w:tc>
      </w:tr>
      <w:tr w:rsidR="009E018C" w:rsidRPr="00387226" w14:paraId="3295174B" w14:textId="77777777" w:rsidTr="00387226">
        <w:trPr>
          <w:trHeight w:val="1250"/>
        </w:trPr>
        <w:tc>
          <w:tcPr>
            <w:tcW w:w="1041" w:type="pct"/>
          </w:tcPr>
          <w:p w14:paraId="05BA0115" w14:textId="77777777" w:rsidR="009E018C" w:rsidRPr="00387226" w:rsidRDefault="009E018C" w:rsidP="00BA399E">
            <w:pPr>
              <w:rPr>
                <w:rFonts w:cstheme="minorHAnsi"/>
              </w:rPr>
            </w:pPr>
          </w:p>
          <w:p w14:paraId="4BC844CA" w14:textId="77777777" w:rsidR="009E018C" w:rsidRPr="00387226" w:rsidRDefault="009E018C" w:rsidP="00BA399E">
            <w:pPr>
              <w:rPr>
                <w:rFonts w:cstheme="minorHAnsi"/>
              </w:rPr>
            </w:pPr>
            <w:r w:rsidRPr="00387226">
              <w:rPr>
                <w:rFonts w:cstheme="minorHAnsi"/>
              </w:rPr>
              <w:t xml:space="preserve">    Receivables/payables</w:t>
            </w:r>
          </w:p>
        </w:tc>
        <w:tc>
          <w:tcPr>
            <w:tcW w:w="964" w:type="pct"/>
          </w:tcPr>
          <w:p w14:paraId="5D03E222" w14:textId="77777777" w:rsidR="009E018C" w:rsidRDefault="009E018C" w:rsidP="00244CDA">
            <w:pPr>
              <w:ind w:firstLine="0"/>
              <w:rPr>
                <w:rFonts w:cstheme="minorHAnsi"/>
              </w:rPr>
            </w:pPr>
            <w:r w:rsidRPr="00387226">
              <w:rPr>
                <w:rFonts w:cstheme="minorHAnsi"/>
              </w:rPr>
              <w:t>Maintaining receivable/payable ledgers.</w:t>
            </w:r>
          </w:p>
          <w:p w14:paraId="790709A4" w14:textId="77777777" w:rsidR="00244CDA" w:rsidRDefault="00244CDA" w:rsidP="00244CDA">
            <w:pPr>
              <w:ind w:firstLine="0"/>
              <w:rPr>
                <w:rFonts w:cstheme="minorHAnsi"/>
              </w:rPr>
            </w:pPr>
          </w:p>
          <w:p w14:paraId="1E09C9DF" w14:textId="77777777" w:rsidR="009E018C" w:rsidRPr="00387226" w:rsidRDefault="009E018C" w:rsidP="00244CDA">
            <w:pPr>
              <w:ind w:firstLine="0"/>
              <w:rPr>
                <w:rFonts w:cstheme="minorHAnsi"/>
              </w:rPr>
            </w:pPr>
            <w:r w:rsidRPr="00387226">
              <w:rPr>
                <w:rFonts w:cstheme="minorHAnsi"/>
              </w:rPr>
              <w:t>Ensuring timely receipts/payments.</w:t>
            </w:r>
          </w:p>
        </w:tc>
        <w:tc>
          <w:tcPr>
            <w:tcW w:w="994" w:type="pct"/>
          </w:tcPr>
          <w:p w14:paraId="78923C10" w14:textId="77777777" w:rsidR="009E018C" w:rsidRPr="00387226" w:rsidRDefault="009E018C" w:rsidP="00244CDA">
            <w:pPr>
              <w:ind w:firstLine="0"/>
              <w:rPr>
                <w:rFonts w:cstheme="minorHAnsi"/>
              </w:rPr>
            </w:pPr>
            <w:r w:rsidRPr="00387226">
              <w:rPr>
                <w:rFonts w:cstheme="minorHAnsi"/>
              </w:rPr>
              <w:t>Identify any reasons for late receipts/payments</w:t>
            </w:r>
          </w:p>
        </w:tc>
        <w:tc>
          <w:tcPr>
            <w:tcW w:w="1014" w:type="pct"/>
          </w:tcPr>
          <w:p w14:paraId="1D1719AA" w14:textId="77777777" w:rsidR="009E018C" w:rsidRPr="00387226" w:rsidRDefault="009E018C" w:rsidP="00BA399E">
            <w:pPr>
              <w:pStyle w:val="ListParagraph"/>
              <w:ind w:left="0"/>
              <w:rPr>
                <w:rFonts w:cstheme="minorHAnsi"/>
              </w:rPr>
            </w:pPr>
            <w:r w:rsidRPr="00387226">
              <w:rPr>
                <w:rFonts w:cstheme="minorHAnsi"/>
              </w:rPr>
              <w:t>Generating weekly receivable/payable reports</w:t>
            </w:r>
          </w:p>
        </w:tc>
        <w:tc>
          <w:tcPr>
            <w:tcW w:w="988" w:type="pct"/>
          </w:tcPr>
          <w:p w14:paraId="1A405F4F" w14:textId="77777777" w:rsidR="009E018C" w:rsidRPr="00387226" w:rsidRDefault="009E018C" w:rsidP="00244CDA">
            <w:pPr>
              <w:ind w:firstLine="0"/>
              <w:rPr>
                <w:rFonts w:cstheme="minorHAnsi"/>
              </w:rPr>
            </w:pPr>
            <w:r w:rsidRPr="00387226">
              <w:rPr>
                <w:rFonts w:cstheme="minorHAnsi"/>
              </w:rPr>
              <w:t>Training to increase efficiency in receivable/payable management</w:t>
            </w:r>
          </w:p>
        </w:tc>
      </w:tr>
    </w:tbl>
    <w:p w14:paraId="1CAB5790" w14:textId="28AAFA31" w:rsidR="009E018C" w:rsidRDefault="009E018C" w:rsidP="00387226">
      <w:pPr>
        <w:rPr>
          <w:rFonts w:ascii="Times New Roman" w:hAnsi="Times New Roman" w:cs="Times New Roman"/>
        </w:rPr>
      </w:pPr>
    </w:p>
    <w:p w14:paraId="424CF63A" w14:textId="77777777" w:rsidR="000358F1" w:rsidRPr="00BF6925" w:rsidRDefault="000358F1" w:rsidP="00387226">
      <w:pPr>
        <w:rPr>
          <w:rFonts w:ascii="Times New Roman" w:hAnsi="Times New Roman" w:cs="Times New Roman"/>
        </w:rPr>
      </w:pPr>
    </w:p>
    <w:p w14:paraId="744AF571" w14:textId="77777777" w:rsidR="00387226" w:rsidRPr="000358F1" w:rsidRDefault="00387226" w:rsidP="00244CDA">
      <w:pPr>
        <w:ind w:left="3600" w:firstLine="0"/>
        <w:rPr>
          <w:rFonts w:ascii="Times New Roman" w:hAnsi="Times New Roman" w:cs="Times New Roman"/>
          <w:b/>
          <w:bCs/>
        </w:rPr>
      </w:pPr>
      <w:r w:rsidRPr="000358F1">
        <w:rPr>
          <w:rFonts w:ascii="Times New Roman" w:hAnsi="Times New Roman" w:cs="Times New Roman"/>
          <w:b/>
          <w:bCs/>
        </w:rPr>
        <w:lastRenderedPageBreak/>
        <w:t>References</w:t>
      </w:r>
    </w:p>
    <w:p w14:paraId="7AB6F0D9" w14:textId="77777777" w:rsidR="00BB2AB5" w:rsidRPr="00BB2AB5" w:rsidRDefault="00387226" w:rsidP="00BB2AB5">
      <w:pPr>
        <w:pStyle w:val="Bibliography"/>
        <w:jc w:val="both"/>
        <w:rPr>
          <w:rFonts w:ascii="Times New Roman" w:hAnsi="Times New Roman" w:cs="Times New Roman"/>
        </w:rPr>
      </w:pPr>
      <w:r>
        <w:fldChar w:fldCharType="begin"/>
      </w:r>
      <w:r w:rsidR="00BB2AB5">
        <w:instrText xml:space="preserve"> ADDIN ZOTERO_BIBL {"uncited":[],"omitted":[],"custom":[]} CSL_BIBLIOGRAPHY </w:instrText>
      </w:r>
      <w:r>
        <w:fldChar w:fldCharType="separate"/>
      </w:r>
      <w:r w:rsidR="00BB2AB5" w:rsidRPr="00BB2AB5">
        <w:rPr>
          <w:rFonts w:ascii="Times New Roman" w:hAnsi="Times New Roman" w:cs="Times New Roman"/>
        </w:rPr>
        <w:t xml:space="preserve">Mendoza, A. R., Santos, T. M., Balbuena, A. R., Cabral, B., &amp; Agustin, L. F. (2019). POINT OF SALE SYSTEM WITH INVENTORY FOR ARM’S FOOD AND DELICACIES. </w:t>
      </w:r>
      <w:r w:rsidR="00BB2AB5" w:rsidRPr="00BB2AB5">
        <w:rPr>
          <w:rFonts w:ascii="Times New Roman" w:hAnsi="Times New Roman" w:cs="Times New Roman"/>
          <w:i/>
          <w:iCs/>
        </w:rPr>
        <w:t>International Journal of Advanced Research in Computer Science</w:t>
      </w:r>
      <w:r w:rsidR="00BB2AB5" w:rsidRPr="00BB2AB5">
        <w:rPr>
          <w:rFonts w:ascii="Times New Roman" w:hAnsi="Times New Roman" w:cs="Times New Roman"/>
        </w:rPr>
        <w:t xml:space="preserve">, </w:t>
      </w:r>
      <w:r w:rsidR="00BB2AB5" w:rsidRPr="00BB2AB5">
        <w:rPr>
          <w:rFonts w:ascii="Times New Roman" w:hAnsi="Times New Roman" w:cs="Times New Roman"/>
          <w:i/>
          <w:iCs/>
        </w:rPr>
        <w:t>10</w:t>
      </w:r>
      <w:r w:rsidR="00BB2AB5" w:rsidRPr="00BB2AB5">
        <w:rPr>
          <w:rFonts w:ascii="Times New Roman" w:hAnsi="Times New Roman" w:cs="Times New Roman"/>
        </w:rPr>
        <w:t>(2).</w:t>
      </w:r>
    </w:p>
    <w:p w14:paraId="5742BE53" w14:textId="77777777" w:rsidR="00BB2AB5" w:rsidRPr="00BB2AB5" w:rsidRDefault="00BB2AB5" w:rsidP="00BB2AB5">
      <w:pPr>
        <w:pStyle w:val="Bibliography"/>
        <w:jc w:val="both"/>
        <w:rPr>
          <w:rFonts w:ascii="Times New Roman" w:hAnsi="Times New Roman" w:cs="Times New Roman"/>
        </w:rPr>
      </w:pPr>
      <w:r w:rsidRPr="00BB2AB5">
        <w:rPr>
          <w:rFonts w:ascii="Times New Roman" w:hAnsi="Times New Roman" w:cs="Times New Roman"/>
        </w:rPr>
        <w:t xml:space="preserve">Ranelli, P. L., &amp; Biss, J. (2000). Physicians’ perceptions of communication with and responsibilities of pharmacists. </w:t>
      </w:r>
      <w:r w:rsidRPr="00BB2AB5">
        <w:rPr>
          <w:rFonts w:ascii="Times New Roman" w:hAnsi="Times New Roman" w:cs="Times New Roman"/>
          <w:i/>
          <w:iCs/>
        </w:rPr>
        <w:t>Journal of the American Pharmaceutical Association (1996)</w:t>
      </w:r>
      <w:r w:rsidRPr="00BB2AB5">
        <w:rPr>
          <w:rFonts w:ascii="Times New Roman" w:hAnsi="Times New Roman" w:cs="Times New Roman"/>
        </w:rPr>
        <w:t xml:space="preserve">, </w:t>
      </w:r>
      <w:r w:rsidRPr="00BB2AB5">
        <w:rPr>
          <w:rFonts w:ascii="Times New Roman" w:hAnsi="Times New Roman" w:cs="Times New Roman"/>
          <w:i/>
          <w:iCs/>
        </w:rPr>
        <w:t>40</w:t>
      </w:r>
      <w:r w:rsidRPr="00BB2AB5">
        <w:rPr>
          <w:rFonts w:ascii="Times New Roman" w:hAnsi="Times New Roman" w:cs="Times New Roman"/>
        </w:rPr>
        <w:t>(5), 625–630.</w:t>
      </w:r>
    </w:p>
    <w:p w14:paraId="368C5BFB" w14:textId="77777777" w:rsidR="009E018C" w:rsidRDefault="00387226" w:rsidP="00BB2AB5">
      <w:pPr>
        <w:ind w:firstLine="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  </w:t>
      </w:r>
    </w:p>
    <w:p w14:paraId="41B18041" w14:textId="77777777" w:rsidR="009E018C" w:rsidRDefault="009E018C" w:rsidP="00387226">
      <w:pPr>
        <w:rPr>
          <w:rFonts w:ascii="Times New Roman" w:hAnsi="Times New Roman" w:cs="Times New Roman"/>
        </w:rPr>
      </w:pPr>
    </w:p>
    <w:p w14:paraId="51920FCF" w14:textId="77777777" w:rsidR="009E018C" w:rsidRDefault="009E018C" w:rsidP="00387226">
      <w:pPr>
        <w:pStyle w:val="SectionTitle"/>
        <w:jc w:val="left"/>
      </w:pPr>
    </w:p>
    <w:p w14:paraId="6B755C00" w14:textId="77777777" w:rsidR="009E018C" w:rsidRDefault="009E018C" w:rsidP="00387226">
      <w:pPr>
        <w:pStyle w:val="SectionTitle"/>
        <w:jc w:val="left"/>
      </w:pPr>
    </w:p>
    <w:p w14:paraId="10576A1C" w14:textId="77777777" w:rsidR="009E018C" w:rsidRDefault="009E018C" w:rsidP="00387226">
      <w:pPr>
        <w:pStyle w:val="SectionTitle"/>
        <w:jc w:val="left"/>
      </w:pPr>
    </w:p>
    <w:p w14:paraId="048E5C43" w14:textId="3CFF479D" w:rsidR="00E81978" w:rsidRDefault="002027DE" w:rsidP="00387226">
      <w:pPr>
        <w:pStyle w:val="SectionTitle"/>
        <w:jc w:val="left"/>
      </w:pPr>
      <w:sdt>
        <w:sdtPr>
          <w:alias w:val="Section title:"/>
          <w:tag w:val="Section title:"/>
          <w:id w:val="984196707"/>
          <w:placeholder>
            <w:docPart w:val="8D3A61C8A0284D089F24570D8BD25FE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0358F1">
            <w:t>Needs Assessment</w:t>
          </w:r>
        </w:sdtContent>
      </w:sdt>
    </w:p>
    <w:p w14:paraId="647630A2" w14:textId="77777777" w:rsidR="00E81978" w:rsidRDefault="00E81978" w:rsidP="00387226">
      <w:pPr>
        <w:ind w:firstLine="0"/>
      </w:pPr>
    </w:p>
    <w:sdt>
      <w:sdtPr>
        <w:rPr>
          <w:rFonts w:asciiTheme="minorHAnsi" w:eastAsiaTheme="minorEastAsia" w:hAnsiTheme="minorHAnsi" w:cstheme="minorBidi"/>
        </w:rPr>
        <w:id w:val="62297111"/>
        <w:docPartObj>
          <w:docPartGallery w:val="Bibliographies"/>
          <w:docPartUnique/>
        </w:docPartObj>
      </w:sdtPr>
      <w:sdtEndPr/>
      <w:sdtContent>
        <w:p w14:paraId="25349CD5" w14:textId="77777777" w:rsidR="00E81978" w:rsidRDefault="00E81978" w:rsidP="00387226">
          <w:pPr>
            <w:pStyle w:val="SectionTitle"/>
            <w:jc w:val="left"/>
          </w:pPr>
        </w:p>
        <w:p w14:paraId="6E715305" w14:textId="77777777" w:rsidR="00E81978" w:rsidRDefault="002027DE" w:rsidP="00387226">
          <w:pPr>
            <w:pStyle w:val="Bibliography"/>
            <w:rPr>
              <w:noProof/>
            </w:rPr>
          </w:pPr>
        </w:p>
      </w:sdtContent>
    </w:sdt>
    <w:p w14:paraId="0C8AD723" w14:textId="77777777" w:rsidR="00E81978" w:rsidRDefault="00E81978" w:rsidP="00387226">
      <w:pPr>
        <w:pStyle w:val="TableFigure"/>
      </w:pPr>
    </w:p>
    <w:sectPr w:rsidR="00E81978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3B7B9FB" w14:textId="77777777" w:rsidR="002027DE" w:rsidRDefault="002027DE">
      <w:pPr>
        <w:spacing w:line="240" w:lineRule="auto"/>
      </w:pPr>
      <w:r>
        <w:separator/>
      </w:r>
    </w:p>
    <w:p w14:paraId="0A66891C" w14:textId="77777777" w:rsidR="002027DE" w:rsidRDefault="002027DE"/>
  </w:endnote>
  <w:endnote w:type="continuationSeparator" w:id="0">
    <w:p w14:paraId="07BF4A8A" w14:textId="77777777" w:rsidR="002027DE" w:rsidRDefault="002027DE">
      <w:pPr>
        <w:spacing w:line="240" w:lineRule="auto"/>
      </w:pPr>
      <w:r>
        <w:continuationSeparator/>
      </w:r>
    </w:p>
    <w:p w14:paraId="509B493A" w14:textId="77777777" w:rsidR="002027DE" w:rsidRDefault="002027DE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7AC34FA" w14:textId="77777777" w:rsidR="009E018C" w:rsidRDefault="009E018C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399461D" w14:textId="77777777" w:rsidR="009E018C" w:rsidRDefault="009E018C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B9075A0" w14:textId="77777777" w:rsidR="009E018C" w:rsidRDefault="009E018C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77B82B5" w14:textId="77777777" w:rsidR="002027DE" w:rsidRDefault="002027DE">
      <w:pPr>
        <w:spacing w:line="240" w:lineRule="auto"/>
      </w:pPr>
      <w:r>
        <w:separator/>
      </w:r>
    </w:p>
    <w:p w14:paraId="48521027" w14:textId="77777777" w:rsidR="002027DE" w:rsidRDefault="002027DE"/>
  </w:footnote>
  <w:footnote w:type="continuationSeparator" w:id="0">
    <w:p w14:paraId="04C4A0F0" w14:textId="77777777" w:rsidR="002027DE" w:rsidRDefault="002027DE">
      <w:pPr>
        <w:spacing w:line="240" w:lineRule="auto"/>
      </w:pPr>
      <w:r>
        <w:continuationSeparator/>
      </w:r>
    </w:p>
    <w:p w14:paraId="065ECDAA" w14:textId="77777777" w:rsidR="002027DE" w:rsidRDefault="002027DE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C0E9DCD" w14:textId="77777777" w:rsidR="009E018C" w:rsidRDefault="009E018C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27D25F4" w14:textId="77777777" w:rsidR="00E81978" w:rsidRDefault="002027DE">
    <w:pPr>
      <w:pStyle w:val="Header"/>
    </w:pPr>
    <w:sdt>
      <w:sdtPr>
        <w:rPr>
          <w:rStyle w:val="Strong"/>
        </w:rPr>
        <w:alias w:val="Running head"/>
        <w:tag w:val=""/>
        <w:id w:val="12739865"/>
        <w:placeholder>
          <w:docPart w:val="037316B403344476B38C5B9A07EB5CAC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9E018C">
          <w:rPr>
            <w:rStyle w:val="Strong"/>
          </w:rPr>
          <w:t>Needs assessment</w:t>
        </w:r>
      </w:sdtContent>
    </w:sdt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8B378B">
      <w:rPr>
        <w:rStyle w:val="Strong"/>
        <w:noProof/>
      </w:rPr>
      <w:t>4</w:t>
    </w:r>
    <w:r w:rsidR="005D3A03">
      <w:rPr>
        <w:rStyle w:val="Strong"/>
        <w:noProof/>
      </w:rPr>
      <w:fldChar w:fldCharType="end"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C466B32" w14:textId="77777777" w:rsidR="00E81978" w:rsidRDefault="005D3A03">
    <w:pPr>
      <w:pStyle w:val="Header"/>
      <w:rPr>
        <w:rStyle w:val="Strong"/>
      </w:rPr>
    </w:pPr>
    <w:r>
      <w:t xml:space="preserve">Running head: </w:t>
    </w:r>
    <w:sdt>
      <w:sdtPr>
        <w:rPr>
          <w:rStyle w:val="Strong"/>
        </w:rPr>
        <w:alias w:val="Running head"/>
        <w:tag w:val=""/>
        <w:id w:val="-696842620"/>
        <w:placeholder>
          <w:docPart w:val="7A918DA0B38C4BD3A23C697838EC9315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9E018C">
          <w:rPr>
            <w:rStyle w:val="Strong"/>
          </w:rPr>
          <w:t>Needs assessment</w:t>
        </w:r>
      </w:sdtContent>
    </w:sdt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8B378B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021A57BF"/>
    <w:multiLevelType w:val="hybridMultilevel"/>
    <w:tmpl w:val="C28278E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>
    <w:nsid w:val="093849E6"/>
    <w:multiLevelType w:val="hybridMultilevel"/>
    <w:tmpl w:val="79F4E4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28FB5EF5"/>
    <w:multiLevelType w:val="hybridMultilevel"/>
    <w:tmpl w:val="B694018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343C2C57"/>
    <w:multiLevelType w:val="hybridMultilevel"/>
    <w:tmpl w:val="B55AD90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5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6">
    <w:nsid w:val="6B6A0169"/>
    <w:multiLevelType w:val="hybridMultilevel"/>
    <w:tmpl w:val="89EE145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8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8"/>
  </w:num>
  <w:num w:numId="13">
    <w:abstractNumId w:val="15"/>
  </w:num>
  <w:num w:numId="14">
    <w:abstractNumId w:val="14"/>
  </w:num>
  <w:num w:numId="15">
    <w:abstractNumId w:val="17"/>
  </w:num>
  <w:num w:numId="16">
    <w:abstractNumId w:val="12"/>
  </w:num>
  <w:num w:numId="17">
    <w:abstractNumId w:val="13"/>
  </w:num>
  <w:num w:numId="18">
    <w:abstractNumId w:val="11"/>
  </w:num>
  <w:num w:numId="19">
    <w:abstractNumId w:val="16"/>
  </w:num>
  <w:num w:numId="20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attachedTemplate r:id="rId1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M2NzU2tDAwMzQyNjJX0lEKTi0uzszPAykwqwUA2JpPiSwAAAA="/>
  </w:docVars>
  <w:rsids>
    <w:rsidRoot w:val="00C50272"/>
    <w:rsid w:val="000358F1"/>
    <w:rsid w:val="000D3F41"/>
    <w:rsid w:val="002027DE"/>
    <w:rsid w:val="00244CDA"/>
    <w:rsid w:val="00355DCA"/>
    <w:rsid w:val="00387226"/>
    <w:rsid w:val="004B15E5"/>
    <w:rsid w:val="00551A02"/>
    <w:rsid w:val="005534FA"/>
    <w:rsid w:val="005D3A03"/>
    <w:rsid w:val="00785CED"/>
    <w:rsid w:val="007F771A"/>
    <w:rsid w:val="008002C0"/>
    <w:rsid w:val="00890992"/>
    <w:rsid w:val="008B378B"/>
    <w:rsid w:val="008C5323"/>
    <w:rsid w:val="00941A0D"/>
    <w:rsid w:val="00963E09"/>
    <w:rsid w:val="009A6A3B"/>
    <w:rsid w:val="009C2253"/>
    <w:rsid w:val="009E018C"/>
    <w:rsid w:val="00A47059"/>
    <w:rsid w:val="00AE1A92"/>
    <w:rsid w:val="00B823AA"/>
    <w:rsid w:val="00BA399E"/>
    <w:rsid w:val="00BA45DB"/>
    <w:rsid w:val="00BB2AB5"/>
    <w:rsid w:val="00BF4184"/>
    <w:rsid w:val="00C0601E"/>
    <w:rsid w:val="00C31D30"/>
    <w:rsid w:val="00C50272"/>
    <w:rsid w:val="00C64A38"/>
    <w:rsid w:val="00C73F57"/>
    <w:rsid w:val="00C95BE6"/>
    <w:rsid w:val="00CD6E39"/>
    <w:rsid w:val="00CF6E91"/>
    <w:rsid w:val="00D21551"/>
    <w:rsid w:val="00D85B68"/>
    <w:rsid w:val="00D92C65"/>
    <w:rsid w:val="00E41D15"/>
    <w:rsid w:val="00E6004D"/>
    <w:rsid w:val="00E81978"/>
    <w:rsid w:val="00EF71A9"/>
    <w:rsid w:val="00F017B7"/>
    <w:rsid w:val="00F379B7"/>
    <w:rsid w:val="00F525FA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A5362E0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3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glossaryDocument" Target="glossary/document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D3BD5DE33E9A47B08EF27DF8F6861B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F75301-C0EC-4EE9-9633-7B20A00AE77D}"/>
      </w:docPartPr>
      <w:docPartBody>
        <w:p w:rsidR="00156D1B" w:rsidRDefault="00313E00">
          <w:pPr>
            <w:pStyle w:val="D3BD5DE33E9A47B08EF27DF8F6861BDB"/>
          </w:pPr>
          <w:r>
            <w:t>[Title Here, up to 12 Words, on One to Two Lines]</w:t>
          </w:r>
        </w:p>
      </w:docPartBody>
    </w:docPart>
    <w:docPart>
      <w:docPartPr>
        <w:name w:val="7F56B23060BE47FFBCA90144E8F89BC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DFCB0B-35B8-4FC9-ACA0-5ADEE74ACC00}"/>
      </w:docPartPr>
      <w:docPartBody>
        <w:p w:rsidR="00156D1B" w:rsidRDefault="00313E00">
          <w:pPr>
            <w:pStyle w:val="7F56B23060BE47FFBCA90144E8F89BCE"/>
          </w:pPr>
          <w:r>
            <w:t>[Institutional Affiliation(s)]</w:t>
          </w:r>
        </w:p>
      </w:docPartBody>
    </w:docPart>
    <w:docPart>
      <w:docPartPr>
        <w:name w:val="42E729BC0C5D463F875DA0FE6EB89ED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56CEA80-D318-4C5C-A70B-3040A52173A8}"/>
      </w:docPartPr>
      <w:docPartBody>
        <w:p w:rsidR="00156D1B" w:rsidRDefault="00313E00">
          <w:pPr>
            <w:pStyle w:val="42E729BC0C5D463F875DA0FE6EB89EDD"/>
          </w:pPr>
          <w:r>
            <w:t>[Include any grant/funding information and a complete correspondence address.]</w:t>
          </w:r>
        </w:p>
      </w:docPartBody>
    </w:docPart>
    <w:docPart>
      <w:docPartPr>
        <w:name w:val="8D3A61C8A0284D089F24570D8BD25FE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42536ED-C8FC-49B5-81CB-67290DEB745C}"/>
      </w:docPartPr>
      <w:docPartBody>
        <w:p w:rsidR="00156D1B" w:rsidRDefault="00313E00">
          <w:pPr>
            <w:pStyle w:val="8D3A61C8A0284D089F24570D8BD25FEB"/>
          </w:pPr>
          <w:r>
            <w:t>[Title Here, up to 12 Words, on One to Two Lines]</w:t>
          </w:r>
        </w:p>
      </w:docPartBody>
    </w:docPart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156D1B" w:rsidRDefault="00313E00">
          <w:pPr>
            <w:pStyle w:val="037316B403344476B38C5B9A07EB5CAC"/>
          </w:pPr>
          <w:r w:rsidRPr="005D3A03">
            <w:t>Figures title:</w:t>
          </w:r>
        </w:p>
      </w:docPartBody>
    </w:docPart>
    <w:docPart>
      <w:docPartPr>
        <w:name w:val="7A918DA0B38C4BD3A23C697838EC93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7C7838-C8C2-4C80-BF3F-F365983AD5C8}"/>
      </w:docPartPr>
      <w:docPartBody>
        <w:p w:rsidR="00156D1B" w:rsidRDefault="00313E00">
          <w:pPr>
            <w:pStyle w:val="7A918DA0B38C4BD3A23C697838EC9315"/>
          </w:pPr>
          <w:r>
            <w:t>[Include all figures in their own section, following references (and footnotes and tables, if applicable).  Include a numbered caption for each figure.  Use the Table/Figure style for easy spacing between figure a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3E00"/>
    <w:rsid w:val="00011598"/>
    <w:rsid w:val="00156D1B"/>
    <w:rsid w:val="001D4B40"/>
    <w:rsid w:val="00313E00"/>
    <w:rsid w:val="00540CAB"/>
    <w:rsid w:val="00587A6C"/>
    <w:rsid w:val="00C2344C"/>
    <w:rsid w:val="00DA206C"/>
    <w:rsid w:val="00F004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Needs assessment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2F2350DA-EECA-4493-BD17-06A279715FA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6</TotalTime>
  <Pages>9</Pages>
  <Words>624</Words>
  <Characters>3563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7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eeds Assessment</dc:title>
  <dc:subject/>
  <dc:creator>Zack Gold</dc:creator>
  <cp:keywords/>
  <dc:description/>
  <cp:lastModifiedBy>Morning</cp:lastModifiedBy>
  <cp:revision>5</cp:revision>
  <dcterms:created xsi:type="dcterms:W3CDTF">2019-10-24T10:47:00Z</dcterms:created>
  <dcterms:modified xsi:type="dcterms:W3CDTF">2019-10-24T11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6"&gt;&lt;session id="M4mcTFga"/&gt;&lt;style id="http://www.zotero.org/styles/apa" locale="en-US" hasBibliography="1" bibliographyStyleHasBeenSet="1"/&gt;&lt;prefs&gt;&lt;pref name="fieldType" value="Field"/&gt;&lt;/prefs&gt;&lt;/data&gt;</vt:lpwstr>
  </property>
</Properties>
</file>